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1D5EC4"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094A93ED" w:rsidR="00F13733" w:rsidRDefault="00F13733" w:rsidP="007D2440">
      <w:pPr>
        <w:rPr>
          <w:rFonts w:ascii="Times New Roman" w:hAnsi="Times New Roman" w:cs="Times New Roman"/>
        </w:rPr>
      </w:pPr>
      <w:r>
        <w:rPr>
          <w:rFonts w:ascii="Times New Roman" w:hAnsi="Times New Roman" w:cs="Times New Roman"/>
        </w:rPr>
        <w:t>Iron</w:t>
      </w:r>
    </w:p>
    <w:p w14:paraId="348EAC58" w14:textId="77777777" w:rsidR="00F13733" w:rsidRDefault="00F13733" w:rsidP="007D2440">
      <w:pPr>
        <w:rPr>
          <w:rFonts w:ascii="Times New Roman" w:hAnsi="Times New Roman" w:cs="Times New Roman"/>
        </w:rPr>
      </w:pPr>
      <w:r>
        <w:rPr>
          <w:rFonts w:ascii="Times New Roman" w:hAnsi="Times New Roman" w:cs="Times New Roman"/>
        </w:rPr>
        <w:lastRenderedPageBreak/>
        <w:t>Vitamin B 12</w:t>
      </w: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384A2257" w14:textId="77777777" w:rsidR="00F13733" w:rsidRDefault="00F13733" w:rsidP="007D2440">
      <w:pPr>
        <w:rPr>
          <w:rFonts w:ascii="Times New Roman" w:hAnsi="Times New Roman" w:cs="Times New Roman"/>
        </w:rPr>
      </w:pPr>
      <w:r>
        <w:rPr>
          <w:rFonts w:ascii="Times New Roman" w:hAnsi="Times New Roman" w:cs="Times New Roman"/>
        </w:rPr>
        <w:t xml:space="preserve">Zinc </w:t>
      </w:r>
    </w:p>
    <w:p w14:paraId="1EDE7E6A" w14:textId="77777777" w:rsidR="00F13733" w:rsidRDefault="00F13733" w:rsidP="007D2440">
      <w:pPr>
        <w:rPr>
          <w:rFonts w:ascii="Times New Roman" w:hAnsi="Times New Roman" w:cs="Times New Roman"/>
        </w:rPr>
      </w:pPr>
      <w:r>
        <w:rPr>
          <w:rFonts w:ascii="Times New Roman" w:hAnsi="Times New Roman" w:cs="Times New Roman"/>
        </w:rPr>
        <w:t xml:space="preserve">Selenium </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bookmarkStart w:id="0" w:name="_GoBack"/>
      <w:bookmarkEnd w:id="0"/>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Pr="007D2440"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Hales CM, Carroll MD, Fryar CD &amp; Ogden CL (2015). Prevalence of Obesity Among Adults and Youth: United States, 2015–2016 Key findings Data from the National Health and Nutrition Examination Survey. Available at: </w:t>
      </w:r>
      <w:r w:rsidRPr="007D2440">
        <w:rPr>
          <w:rFonts w:ascii="Times New Roman" w:eastAsia="Times New Roman" w:hAnsi="Times New Roman" w:cs="Times New Roman"/>
          <w:noProof/>
        </w:rPr>
        <w:lastRenderedPageBreak/>
        <w:t>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8409F" w14:textId="77777777" w:rsidR="001D5EC4" w:rsidRDefault="001D5EC4" w:rsidP="00EB23A7">
      <w:r>
        <w:separator/>
      </w:r>
    </w:p>
  </w:endnote>
  <w:endnote w:type="continuationSeparator" w:id="0">
    <w:p w14:paraId="712C1C94" w14:textId="77777777" w:rsidR="001D5EC4" w:rsidRDefault="001D5EC4"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EFFA6" w14:textId="77777777" w:rsidR="001D5EC4" w:rsidRDefault="001D5EC4" w:rsidP="00EB23A7">
      <w:r>
        <w:separator/>
      </w:r>
    </w:p>
  </w:footnote>
  <w:footnote w:type="continuationSeparator" w:id="0">
    <w:p w14:paraId="6713DD85" w14:textId="77777777" w:rsidR="001D5EC4" w:rsidRDefault="001D5EC4"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2744"/>
    <w:rsid w:val="00157B1C"/>
    <w:rsid w:val="00162404"/>
    <w:rsid w:val="001635DE"/>
    <w:rsid w:val="001661F3"/>
    <w:rsid w:val="0017738A"/>
    <w:rsid w:val="001826DB"/>
    <w:rsid w:val="00183C12"/>
    <w:rsid w:val="001852AE"/>
    <w:rsid w:val="00187860"/>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033D"/>
    <w:rsid w:val="0034196A"/>
    <w:rsid w:val="00350031"/>
    <w:rsid w:val="0035011C"/>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B03"/>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0FC2"/>
    <w:rsid w:val="006126DB"/>
    <w:rsid w:val="00613E98"/>
    <w:rsid w:val="00613F77"/>
    <w:rsid w:val="006233FF"/>
    <w:rsid w:val="0062651D"/>
    <w:rsid w:val="006332C1"/>
    <w:rsid w:val="00642FD0"/>
    <w:rsid w:val="00644B32"/>
    <w:rsid w:val="00653D99"/>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5149"/>
    <w:rsid w:val="00717E89"/>
    <w:rsid w:val="00736DF8"/>
    <w:rsid w:val="00745457"/>
    <w:rsid w:val="0075396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1E00"/>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A12569"/>
    <w:rsid w:val="00A1359A"/>
    <w:rsid w:val="00A20EAD"/>
    <w:rsid w:val="00A31E71"/>
    <w:rsid w:val="00A364B0"/>
    <w:rsid w:val="00A366C9"/>
    <w:rsid w:val="00A435C0"/>
    <w:rsid w:val="00A44988"/>
    <w:rsid w:val="00A52442"/>
    <w:rsid w:val="00A53414"/>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5D97"/>
    <w:rsid w:val="00C12647"/>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D24F82-6F8F-CF4F-8D65-5B50FC6B7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8</Pages>
  <Words>8480</Words>
  <Characters>4833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3</cp:revision>
  <cp:lastPrinted>2018-01-29T01:21:00Z</cp:lastPrinted>
  <dcterms:created xsi:type="dcterms:W3CDTF">2017-12-19T21:59:00Z</dcterms:created>
  <dcterms:modified xsi:type="dcterms:W3CDTF">2018-01-29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